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77661AA8"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large part of </w:t>
      </w:r>
      <w:r w:rsidR="00403FEA">
        <w:lastRenderedPageBreak/>
        <w:t>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7A4142">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Department of Economic and Social Affairs and Population Division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x-%) of crop loss in (year)</w:t>
      </w:r>
      <w:r w:rsidR="00A00CB8">
        <w:t xml:space="preserve"> but as temperatures rise, the cost of managing these pests will 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 xml:space="preserve">offers the opportunity to better understand the effects of climate change on species evolution but also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BCEF19" w:rsidR="006F1DC5" w:rsidRDefault="00AD356D" w:rsidP="00DF3175">
      <w:pPr>
        <w:spacing w:line="480" w:lineRule="auto"/>
      </w:pPr>
      <w:r>
        <w:rPr>
          <w:b/>
        </w:rPr>
        <w:t xml:space="preserve">Response to Climate Change: </w:t>
      </w:r>
      <w:r w:rsidR="00EB19DA">
        <w:t>As temperatures continue rise, there will be some insects that lose and other insects that win. I</w:t>
      </w:r>
      <w:r w:rsidR="0013552C">
        <w:t xml:space="preserve">nsects </w:t>
      </w:r>
      <w:r w:rsidR="00EB19DA">
        <w:t>which</w:t>
      </w:r>
      <w:r w:rsidR="00D9225F">
        <w:t xml:space="preserve">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w:t>
      </w:r>
      <w:r w:rsidR="001859AC">
        <w:lastRenderedPageBreak/>
        <w:t>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of the past 400 years</w:t>
      </w:r>
      <w:r w:rsidR="00E467F8">
        <w:t>,</w:t>
      </w:r>
      <w:r w:rsidR="00B630FA">
        <w:t xml:space="preserve"> </w:t>
      </w:r>
      <w:r w:rsidR="006A182B">
        <w:t xml:space="preserve">indicate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w:t>
      </w:r>
      <w:r w:rsidR="00E467F8">
        <w:t>°C</w:t>
      </w:r>
      <w:r w:rsidR="006966E8">
        <w:t xml:space="preserve"> </w:t>
      </w:r>
      <w:r w:rsidR="00E467F8">
        <w:t xml:space="preserve"> </w:t>
      </w:r>
      <w:r w:rsidR="007A4142">
        <w:t xml:space="preserve">across the arctic </w:t>
      </w:r>
      <w:r w:rsidR="007A4142">
        <w:fldChar w:fldCharType="begin" w:fldLock="1"/>
      </w:r>
      <w:r w:rsidR="007A4142">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w:t>
      </w:r>
      <w:r w:rsidR="00F15A03">
        <w:lastRenderedPageBreak/>
        <w:t xml:space="preserve">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3F203D82"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32630E">
        <w:t xml:space="preserve"> is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 xml:space="preserve">push new pests </w:t>
      </w:r>
      <w:r w:rsidR="00392CD2">
        <w:lastRenderedPageBreak/>
        <w:t>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06DF6FC5" w14:textId="3C836366"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r w:rsidR="0085313E">
        <w:t>have the capacity to differentially express traits that compensate for changes in their environment. This plasticity in the expressed traits of insect populations is a function phenotypic bet-hedging. Evolutionary b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phenotypically plastic will 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s more likely adapt 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Overcoming the biological hurdle of increased temperatures, phenotypes that are to be successful must become </w:t>
      </w:r>
      <w:r w:rsidR="00207E1A">
        <w:t>adapted</w:t>
      </w:r>
      <w:r w:rsidR="00A724AF">
        <w:t xml:space="preserve"> in the population to colonize these novel environments.</w:t>
      </w:r>
    </w:p>
    <w:p w14:paraId="0D2E8830" w14:textId="7DD505AB"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w:t>
      </w:r>
      <w:r w:rsidR="00F75185">
        <w:lastRenderedPageBreak/>
        <w:t>away from dispersal and tolerance traits 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environmental gradients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these </w:t>
      </w:r>
      <w:r w:rsidR="008A5881">
        <w:t>novel environment</w:t>
      </w:r>
      <w:r w:rsidR="008F79A2">
        <w:t>s</w:t>
      </w:r>
      <w:r w:rsidR="008A5881">
        <w:t xml:space="preserve">, </w:t>
      </w:r>
      <w:r w:rsidR="008F79A2">
        <w:t>more constant selection pressures in thes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latitudinal clines and exploit available resources thus increasing their growing season. </w:t>
      </w:r>
      <w:r w:rsidR="00E841FC">
        <w:t>Here 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der strong directional selection</w:t>
      </w:r>
      <w:r w:rsidR="005633A6">
        <w:t>.</w:t>
      </w:r>
      <w:r w:rsidR="001932FC">
        <w:t xml:space="preserve"> </w:t>
      </w:r>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this genetically induced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and others </w:t>
      </w:r>
      <w:r w:rsidR="00F20ABF">
        <w:t>a</w:t>
      </w:r>
      <w:r w:rsidR="00171598">
        <w:t>like</w:t>
      </w:r>
      <w:r w:rsidR="00F20ABF">
        <w:t>,</w:t>
      </w:r>
      <w:r w:rsidR="00171598">
        <w:t xml:space="preserve"> </w:t>
      </w:r>
      <w:r w:rsidR="00C86CF8">
        <w:t>synchronize</w:t>
      </w:r>
      <w:r w:rsidR="00171598">
        <w:t xml:space="preserve"> their life histories with optimal temperatures and resource availability, </w:t>
      </w:r>
      <w:r w:rsidR="00C86CF8">
        <w:t>this extended</w:t>
      </w:r>
      <w:r w:rsidR="00171598">
        <w:t xml:space="preserve"> growing period </w:t>
      </w:r>
      <w:r w:rsidR="004D4ECE">
        <w:t>is the result of strong directional selection and</w:t>
      </w:r>
      <w:r w:rsidR="009E6E31">
        <w:t xml:space="preserve"> a</w:t>
      </w:r>
      <w:r w:rsidR="004D4ECE">
        <w:t xml:space="preserve"> greater capacity to </w:t>
      </w:r>
      <w:r w:rsidR="00C86CF8">
        <w:t>adapt</w:t>
      </w:r>
      <w:r w:rsidR="009911B3">
        <w:t xml:space="preserve"> in response to higher temperatures in their environment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374BF775" w:rsidR="007E62A7" w:rsidRDefault="00BC6C7A" w:rsidP="00A51048">
      <w:pPr>
        <w:spacing w:line="480" w:lineRule="auto"/>
      </w:pPr>
      <w:r>
        <w:rPr>
          <w:b/>
        </w:rPr>
        <w:lastRenderedPageBreak/>
        <w:t xml:space="preserve">Plasticity in Dormancy: </w:t>
      </w:r>
      <w:r w:rsidR="004D6420">
        <w:t xml:space="preserve">Insects are constantly monitoring their external, as well as internal, conditions and use that information as a predicate for their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air,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Dormancy that is th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r w:rsidR="00ED5814">
        <w:t>Because of its consistent nature and historical association with resource availability,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the genetically determined point during a species’ </w:t>
      </w:r>
      <w:r w:rsidR="00017B26">
        <w:t>life history when they are sensitive to photoperiod</w:t>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ment and towards diapause dormancy</w:t>
      </w:r>
      <w:r w:rsidR="00A70F78">
        <w:t xml:space="preserve"> </w:t>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The diapause</w:t>
      </w:r>
      <w:r w:rsidR="009D44DA">
        <w:t xml:space="preserve"> dormancy</w:t>
      </w:r>
      <w:r w:rsidR="004126E7">
        <w:t xml:space="preserve"> phenotype generally includes </w:t>
      </w:r>
      <w:r w:rsidR="004126E7">
        <w:t>suppress</w:t>
      </w:r>
      <w:r w:rsidR="004126E7">
        <w:t>ed</w:t>
      </w:r>
      <w:r w:rsidR="004126E7">
        <w:t xml:space="preserve">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Accumulating enough resources</w:t>
      </w:r>
      <w:r w:rsidR="00A70F78">
        <w:t>,</w:t>
      </w:r>
      <w:r w:rsidR="004126E7">
        <w:t xml:space="preserve"> prior to</w:t>
      </w:r>
      <w:r w:rsidR="004126E7">
        <w:t xml:space="preserve">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w:t>
      </w:r>
      <w:r w:rsidR="00D116C6">
        <w:lastRenderedPageBreak/>
        <w:t xml:space="preserve">demands of diapause. </w:t>
      </w:r>
    </w:p>
    <w:p w14:paraId="49483C83" w14:textId="7AB779DB" w:rsidR="0073563E" w:rsidRDefault="00D116C6" w:rsidP="00C75212">
      <w:pPr>
        <w:spacing w:line="480" w:lineRule="auto"/>
      </w:pPr>
      <w:r>
        <w:rPr>
          <w:b/>
        </w:rPr>
        <w:t xml:space="preserve">Storing </w:t>
      </w:r>
      <w:r w:rsidR="00FB6E8C">
        <w:rPr>
          <w:b/>
        </w:rPr>
        <w:t xml:space="preserve">Enough </w:t>
      </w:r>
      <w:r>
        <w:rPr>
          <w:b/>
        </w:rPr>
        <w:t xml:space="preserve">Energy: </w:t>
      </w:r>
      <w:r w:rsidR="00D6143C">
        <w:t>In temperate regions, as summer begin</w:t>
      </w:r>
      <w:r w:rsidR="003368CB">
        <w:t>s</w:t>
      </w:r>
      <w:r w:rsidR="00D6143C">
        <w:t xml:space="preserve"> to stretch into fall and winter, d</w:t>
      </w:r>
      <w:r w:rsidR="003368CB">
        <w:t xml:space="preserve">iapausing insects, </w:t>
      </w:r>
      <w:r w:rsidR="00B9139F">
        <w:t>those at the proper developmental stage to be 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B9139F">
        <w:t xml:space="preserve"> </w:t>
      </w:r>
      <w:r w:rsidR="00435A6E">
        <w:t>The genes controlling the activation of traits related to diapause phenotype in most species is a black box</w:t>
      </w:r>
      <w:bookmarkStart w:id="0" w:name="_GoBack"/>
      <w:bookmarkEnd w:id="0"/>
      <w:r w:rsidR="00B9139F">
        <w:t xml:space="preserve"> from the environment Photoperiod sensitivity in some </w:t>
      </w:r>
      <w:proofErr w:type="gramStart"/>
      <w:r w:rsidR="00B9139F">
        <w:t>taxa  in</w:t>
      </w:r>
      <w:proofErr w:type="gramEnd"/>
      <w:r w:rsidR="00B9139F">
        <w:t xml:space="preserve"> certain taxa that are sensitive to photoperiod during the larval stages of their life history  </w:t>
      </w:r>
      <w:r w:rsidR="00D6143C">
        <w:t xml:space="preserve"> </w:t>
      </w:r>
      <w:proofErr w:type="spellStart"/>
      <w:r w:rsidR="007E7B09">
        <w:t>The</w:t>
      </w:r>
      <w:proofErr w:type="spellEnd"/>
      <w:r w:rsidR="007E7B09">
        <w:t xml:space="preserve"> pattern of photoperiod is regular and predictable across latitudes.</w:t>
      </w:r>
      <w:r w:rsidR="0073563E">
        <w:t xml:space="preserve"> </w:t>
      </w:r>
      <w:r w:rsidR="00BC6C7A">
        <w:t xml:space="preserve">Ecologically, this regular pattern in changes in daylight hours sets up predictable species gradients (clines). Species of insects </w:t>
      </w:r>
      <w:r w:rsidR="0073563E">
        <w:t>that inhabit different clines,</w:t>
      </w:r>
    </w:p>
    <w:p w14:paraId="613BD4DB" w14:textId="6448C8FB" w:rsidR="0073563E" w:rsidRDefault="003368CB" w:rsidP="003368CB">
      <w:pPr>
        <w:spacing w:line="480" w:lineRule="auto"/>
        <w:ind w:firstLine="720"/>
      </w:pPr>
      <w:r>
        <w:t>The consequences</w:t>
      </w:r>
      <w:r w:rsidR="0073563E">
        <w:t xml:space="preserve"> of increased temperatures on insect phenotypes can be estimated by understanding the direct relationship between latitudinal changes in temperature, photoperiod, and how insect respond to these changes physiologically.</w:t>
      </w:r>
    </w:p>
    <w:p w14:paraId="04AE8922" w14:textId="77777777" w:rsidR="009D44DA" w:rsidRPr="0073563E" w:rsidRDefault="009D44DA" w:rsidP="009D44DA">
      <w:pPr>
        <w:spacing w:line="480" w:lineRule="auto"/>
      </w:pPr>
    </w:p>
    <w:p w14:paraId="3C91368A" w14:textId="77777777" w:rsidR="00746552" w:rsidRDefault="005633A6" w:rsidP="005633A6">
      <w:pPr>
        <w:spacing w:line="480" w:lineRule="auto"/>
        <w:rPr>
          <w:color w:val="000000" w:themeColor="text1"/>
        </w:rPr>
      </w:pPr>
      <w:r>
        <w:rPr>
          <w:b/>
          <w:color w:val="000000" w:themeColor="text1"/>
        </w:rPr>
        <w:t xml:space="preserve">European Corn Borer: </w:t>
      </w:r>
      <w:r w:rsidR="00DB16BF" w:rsidRPr="00A20DD7">
        <w:rPr>
          <w:color w:val="000000" w:themeColor="text1"/>
        </w:rPr>
        <w:t>Predictabl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lastRenderedPageBreak/>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w:t>
      </w:r>
      <w:r>
        <w:lastRenderedPageBreak/>
        <w:t xml:space="preserve">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w:t>
      </w:r>
      <w:r>
        <w:lastRenderedPageBreak/>
        <w:t>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w:t>
      </w:r>
      <w:r>
        <w:lastRenderedPageBreak/>
        <w:t xml:space="preserve">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w:t>
      </w:r>
      <w:r>
        <w:lastRenderedPageBreak/>
        <w:t>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xml:space="preserve">. Once the developmental stage is determined to be wandering, each larval sample will be </w:t>
      </w:r>
      <w:r>
        <w:lastRenderedPageBreak/>
        <w:t>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lastRenderedPageBreak/>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w:t>
      </w:r>
      <w:r>
        <w:lastRenderedPageBreak/>
        <w:t xml:space="preserve">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t>
      </w:r>
      <w:r>
        <w:lastRenderedPageBreak/>
        <w:t>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w:t>
      </w:r>
      <w:r>
        <w:lastRenderedPageBreak/>
        <w:t>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lastRenderedPageBreak/>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71947312" w14:textId="547A79A2" w:rsidR="007A4142" w:rsidRPr="007A4142" w:rsidRDefault="00C83A27" w:rsidP="007A414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7A4142" w:rsidRPr="007A4142">
        <w:rPr>
          <w:rFonts w:eastAsia="Times New Roman" w:cs="Times New Roman"/>
          <w:b/>
          <w:bCs/>
          <w:noProof/>
          <w:sz w:val="20"/>
        </w:rPr>
        <w:t>Agrawal, A. A.</w:t>
      </w:r>
      <w:r w:rsidR="007A4142" w:rsidRPr="007A4142">
        <w:rPr>
          <w:rFonts w:eastAsia="Times New Roman" w:cs="Times New Roman"/>
          <w:noProof/>
          <w:sz w:val="20"/>
        </w:rPr>
        <w:t xml:space="preserve"> </w:t>
      </w:r>
      <w:r w:rsidR="007A4142" w:rsidRPr="007A4142">
        <w:rPr>
          <w:rFonts w:eastAsia="Times New Roman" w:cs="Times New Roman"/>
          <w:b/>
          <w:bCs/>
          <w:noProof/>
          <w:sz w:val="20"/>
        </w:rPr>
        <w:t>2001</w:t>
      </w:r>
      <w:r w:rsidR="007A4142" w:rsidRPr="007A4142">
        <w:rPr>
          <w:rFonts w:eastAsia="Times New Roman" w:cs="Times New Roman"/>
          <w:noProof/>
          <w:sz w:val="20"/>
        </w:rPr>
        <w:t>. Phenotypic Plasticity in the Interactions and Evolution of Species. Science (80-. ). 294: 321–326.</w:t>
      </w:r>
    </w:p>
    <w:p w14:paraId="670F60B7"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ale, J. S., and S. A. L. Hayward</w:t>
      </w:r>
      <w:r w:rsidRPr="007A4142">
        <w:rPr>
          <w:rFonts w:eastAsia="Times New Roman" w:cs="Times New Roman"/>
          <w:noProof/>
          <w:sz w:val="20"/>
        </w:rPr>
        <w:t xml:space="preserve">. </w:t>
      </w:r>
      <w:r w:rsidRPr="007A4142">
        <w:rPr>
          <w:rFonts w:eastAsia="Times New Roman" w:cs="Times New Roman"/>
          <w:b/>
          <w:bCs/>
          <w:noProof/>
          <w:sz w:val="20"/>
        </w:rPr>
        <w:t>2010</w:t>
      </w:r>
      <w:r w:rsidRPr="007A4142">
        <w:rPr>
          <w:rFonts w:eastAsia="Times New Roman" w:cs="Times New Roman"/>
          <w:noProof/>
          <w:sz w:val="20"/>
        </w:rPr>
        <w:t>. Insect overwintering in a changing climate. J. Exp. Biol. 213: 980–994.</w:t>
      </w:r>
    </w:p>
    <w:p w14:paraId="53FE2AF7"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7A4142">
        <w:rPr>
          <w:rFonts w:eastAsia="Times New Roman" w:cs="Times New Roman"/>
          <w:noProof/>
          <w:sz w:val="20"/>
        </w:rPr>
        <w:t xml:space="preserve">. </w:t>
      </w:r>
      <w:r w:rsidRPr="007A4142">
        <w:rPr>
          <w:rFonts w:eastAsia="Times New Roman" w:cs="Times New Roman"/>
          <w:b/>
          <w:bCs/>
          <w:noProof/>
          <w:sz w:val="20"/>
        </w:rPr>
        <w:t>2002</w:t>
      </w:r>
      <w:r w:rsidRPr="007A4142">
        <w:rPr>
          <w:rFonts w:eastAsia="Times New Roman" w:cs="Times New Roman"/>
          <w:noProof/>
          <w:sz w:val="20"/>
        </w:rPr>
        <w:t>. Herbivory in global climate change research: Direct effects of rising temperature on insect herbivores. Glob. Chang. Biol. 8: 1–16.</w:t>
      </w:r>
    </w:p>
    <w:p w14:paraId="58C32171"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adshaw, W. E., and C. M. Holzapfel</w:t>
      </w:r>
      <w:r w:rsidRPr="007A4142">
        <w:rPr>
          <w:rFonts w:eastAsia="Times New Roman" w:cs="Times New Roman"/>
          <w:noProof/>
          <w:sz w:val="20"/>
        </w:rPr>
        <w:t xml:space="preserve">. </w:t>
      </w:r>
      <w:r w:rsidRPr="007A4142">
        <w:rPr>
          <w:rFonts w:eastAsia="Times New Roman" w:cs="Times New Roman"/>
          <w:b/>
          <w:bCs/>
          <w:noProof/>
          <w:sz w:val="20"/>
        </w:rPr>
        <w:t>2001</w:t>
      </w:r>
      <w:r w:rsidRPr="007A4142">
        <w:rPr>
          <w:rFonts w:eastAsia="Times New Roman" w:cs="Times New Roman"/>
          <w:noProof/>
          <w:sz w:val="20"/>
        </w:rPr>
        <w:t>. Genetic shift in photoperiodic response correlated with global warming. Proc. Natl. Acad. Sci. 98: 14509–14511.</w:t>
      </w:r>
    </w:p>
    <w:p w14:paraId="50E6D27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adshaw, W. E., and C. M. Holzapfe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Genetic response to rapid climate change: It’s seasonal timing that matters. Mol. Ecol. 17: 157–166.</w:t>
      </w:r>
    </w:p>
    <w:p w14:paraId="422577C6"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adshaw, W., and C. Holzapfel</w:t>
      </w:r>
      <w:r w:rsidRPr="007A4142">
        <w:rPr>
          <w:rFonts w:eastAsia="Times New Roman" w:cs="Times New Roman"/>
          <w:noProof/>
          <w:sz w:val="20"/>
        </w:rPr>
        <w:t xml:space="preserve">. </w:t>
      </w:r>
      <w:r w:rsidRPr="007A4142">
        <w:rPr>
          <w:rFonts w:eastAsia="Times New Roman" w:cs="Times New Roman"/>
          <w:b/>
          <w:bCs/>
          <w:noProof/>
          <w:sz w:val="20"/>
        </w:rPr>
        <w:t>2006</w:t>
      </w:r>
      <w:r w:rsidRPr="007A4142">
        <w:rPr>
          <w:rFonts w:eastAsia="Times New Roman" w:cs="Times New Roman"/>
          <w:noProof/>
          <w:sz w:val="20"/>
        </w:rPr>
        <w:t>. Evolutionary Response to Rapid Climate Change. Science (80-. ). 312: 1477–1478.</w:t>
      </w:r>
    </w:p>
    <w:p w14:paraId="3270BE86"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Breed, G. A., S. Stichter, and E. E. Crone</w:t>
      </w:r>
      <w:r w:rsidRPr="007A4142">
        <w:rPr>
          <w:rFonts w:eastAsia="Times New Roman" w:cs="Times New Roman"/>
          <w:noProof/>
          <w:sz w:val="20"/>
        </w:rPr>
        <w:t xml:space="preserve">. </w:t>
      </w:r>
      <w:r w:rsidRPr="007A4142">
        <w:rPr>
          <w:rFonts w:eastAsia="Times New Roman" w:cs="Times New Roman"/>
          <w:b/>
          <w:bCs/>
          <w:noProof/>
          <w:sz w:val="20"/>
        </w:rPr>
        <w:t>2012</w:t>
      </w:r>
      <w:r w:rsidRPr="007A4142">
        <w:rPr>
          <w:rFonts w:eastAsia="Times New Roman" w:cs="Times New Roman"/>
          <w:noProof/>
          <w:sz w:val="20"/>
        </w:rPr>
        <w:t>. Climate-driven changes in northeastern US butterfly communities. Nat. Clim. Chang. 3: 142–145.</w:t>
      </w:r>
    </w:p>
    <w:p w14:paraId="2A49DB1F"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DeLucia, E. H., C. L. Casteel, P. D. Nabity, and B. F. O’Neil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Insects take a bigger bite out of plants in a warmer, higher carbon dioxide world. Proc. Natl. Acad. Sci. 105: 1781–1782.</w:t>
      </w:r>
    </w:p>
    <w:p w14:paraId="6E67EFD4"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Denlinger, D. 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Why study diapause? Entomol. Res. 38: 1–9.</w:t>
      </w:r>
    </w:p>
    <w:p w14:paraId="2468815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Fernandez-Cornejo, J., R. Nehring, C. Osteen, S. Wechsler, A. Martin, and A. Vialou</w:t>
      </w:r>
      <w:r w:rsidRPr="007A4142">
        <w:rPr>
          <w:rFonts w:eastAsia="Times New Roman" w:cs="Times New Roman"/>
          <w:noProof/>
          <w:sz w:val="20"/>
        </w:rPr>
        <w:t xml:space="preserve">. </w:t>
      </w:r>
      <w:r w:rsidRPr="007A4142">
        <w:rPr>
          <w:rFonts w:eastAsia="Times New Roman" w:cs="Times New Roman"/>
          <w:b/>
          <w:bCs/>
          <w:noProof/>
          <w:sz w:val="20"/>
        </w:rPr>
        <w:t>2014</w:t>
      </w:r>
      <w:r w:rsidRPr="007A4142">
        <w:rPr>
          <w:rFonts w:eastAsia="Times New Roman" w:cs="Times New Roman"/>
          <w:noProof/>
          <w:sz w:val="20"/>
        </w:rPr>
        <w:t>. Pesticide Use in U.S. Agriculture: 21 Selected Crops, 1960-2008.</w:t>
      </w:r>
    </w:p>
    <w:p w14:paraId="5837B59C"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Folch, J., M. Lees, and G. H. S. Stanley</w:t>
      </w:r>
      <w:r w:rsidRPr="007A4142">
        <w:rPr>
          <w:rFonts w:eastAsia="Times New Roman" w:cs="Times New Roman"/>
          <w:noProof/>
          <w:sz w:val="20"/>
        </w:rPr>
        <w:t xml:space="preserve">. </w:t>
      </w:r>
      <w:r w:rsidRPr="007A4142">
        <w:rPr>
          <w:rFonts w:eastAsia="Times New Roman" w:cs="Times New Roman"/>
          <w:b/>
          <w:bCs/>
          <w:noProof/>
          <w:sz w:val="20"/>
        </w:rPr>
        <w:t>1957</w:t>
      </w:r>
      <w:r w:rsidRPr="007A4142">
        <w:rPr>
          <w:rFonts w:eastAsia="Times New Roman" w:cs="Times New Roman"/>
          <w:noProof/>
          <w:sz w:val="20"/>
        </w:rPr>
        <w:t>. A simple method for the isolation and purification of total lipids from animal tissues. J Biol Chem.</w:t>
      </w:r>
    </w:p>
    <w:p w14:paraId="6C3EFFE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Gelman, D. B., and D. K. Hayes</w:t>
      </w:r>
      <w:r w:rsidRPr="007A4142">
        <w:rPr>
          <w:rFonts w:eastAsia="Times New Roman" w:cs="Times New Roman"/>
          <w:noProof/>
          <w:sz w:val="20"/>
        </w:rPr>
        <w:t xml:space="preserve">. </w:t>
      </w:r>
      <w:r w:rsidRPr="007A4142">
        <w:rPr>
          <w:rFonts w:eastAsia="Times New Roman" w:cs="Times New Roman"/>
          <w:b/>
          <w:bCs/>
          <w:noProof/>
          <w:sz w:val="20"/>
        </w:rPr>
        <w:t>1982</w:t>
      </w:r>
      <w:r w:rsidRPr="007A4142">
        <w:rPr>
          <w:rFonts w:eastAsia="Times New Roman" w:cs="Times New Roman"/>
          <w:noProof/>
          <w:sz w:val="20"/>
        </w:rPr>
        <w:t>. Methods and Markers for Synchronizing Maturation of Fifth-Stage Larvae and Pupae of the European Corn Borer , Ostrinia nubilalis. Ann. Entomol. Soc. 75: 485–493.</w:t>
      </w:r>
    </w:p>
    <w:p w14:paraId="47ED3AA2"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Gelman, D. B., and C. W. Woods</w:t>
      </w:r>
      <w:r w:rsidRPr="007A4142">
        <w:rPr>
          <w:rFonts w:eastAsia="Times New Roman" w:cs="Times New Roman"/>
          <w:noProof/>
          <w:sz w:val="20"/>
        </w:rPr>
        <w:t xml:space="preserve">. </w:t>
      </w:r>
      <w:r w:rsidRPr="007A4142">
        <w:rPr>
          <w:rFonts w:eastAsia="Times New Roman" w:cs="Times New Roman"/>
          <w:b/>
          <w:bCs/>
          <w:noProof/>
          <w:sz w:val="20"/>
        </w:rPr>
        <w:t>1983</w:t>
      </w:r>
      <w:r w:rsidRPr="007A4142">
        <w:rPr>
          <w:rFonts w:eastAsia="Times New Roman" w:cs="Times New Roman"/>
          <w:noProof/>
          <w:sz w:val="20"/>
        </w:rPr>
        <w:t>. HAEMOLYMPH ECDYSTEROID TITERS OF DIAPAUSE-AND NONDIAPAUSE-BOUND FIFTH INSTARS AND PUPAE OF THE EUROPEAN CORN BORER, OSTRINIA NUZ3KALIS (HijBNER). Biochrm. Phystol. %A: 367–375.</w:t>
      </w:r>
    </w:p>
    <w:p w14:paraId="72EF255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Hahn, D. A., and D. L. Denlinger</w:t>
      </w:r>
      <w:r w:rsidRPr="007A4142">
        <w:rPr>
          <w:rFonts w:eastAsia="Times New Roman" w:cs="Times New Roman"/>
          <w:noProof/>
          <w:sz w:val="20"/>
        </w:rPr>
        <w:t xml:space="preserve">. </w:t>
      </w:r>
      <w:r w:rsidRPr="007A4142">
        <w:rPr>
          <w:rFonts w:eastAsia="Times New Roman" w:cs="Times New Roman"/>
          <w:b/>
          <w:bCs/>
          <w:noProof/>
          <w:sz w:val="20"/>
        </w:rPr>
        <w:t>2011</w:t>
      </w:r>
      <w:r w:rsidRPr="007A4142">
        <w:rPr>
          <w:rFonts w:eastAsia="Times New Roman" w:cs="Times New Roman"/>
          <w:noProof/>
          <w:sz w:val="20"/>
        </w:rPr>
        <w:t>. Energetics of Insect Diapause. Annu. Rev. Entomol. 56: 103–121.</w:t>
      </w:r>
    </w:p>
    <w:p w14:paraId="5B78D8F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Høye, T. T., E. Post, H. Meltofte, N. M. Schmidt, and M. C. Forchhammer</w:t>
      </w:r>
      <w:r w:rsidRPr="007A4142">
        <w:rPr>
          <w:rFonts w:eastAsia="Times New Roman" w:cs="Times New Roman"/>
          <w:noProof/>
          <w:sz w:val="20"/>
        </w:rPr>
        <w:t xml:space="preserve">. </w:t>
      </w:r>
      <w:r w:rsidRPr="007A4142">
        <w:rPr>
          <w:rFonts w:eastAsia="Times New Roman" w:cs="Times New Roman"/>
          <w:b/>
          <w:bCs/>
          <w:noProof/>
          <w:sz w:val="20"/>
        </w:rPr>
        <w:t>2007</w:t>
      </w:r>
      <w:r w:rsidRPr="007A4142">
        <w:rPr>
          <w:rFonts w:eastAsia="Times New Roman" w:cs="Times New Roman"/>
          <w:noProof/>
          <w:sz w:val="20"/>
        </w:rPr>
        <w:t>. Rapid advancement of spring in the High Arctic. Curr. Biol.</w:t>
      </w:r>
    </w:p>
    <w:p w14:paraId="4629664F"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Lee, C. E. E.</w:t>
      </w:r>
      <w:r w:rsidRPr="007A4142">
        <w:rPr>
          <w:rFonts w:eastAsia="Times New Roman" w:cs="Times New Roman"/>
          <w:noProof/>
          <w:sz w:val="20"/>
        </w:rPr>
        <w:t xml:space="preserve"> </w:t>
      </w:r>
      <w:r w:rsidRPr="007A4142">
        <w:rPr>
          <w:rFonts w:eastAsia="Times New Roman" w:cs="Times New Roman"/>
          <w:b/>
          <w:bCs/>
          <w:noProof/>
          <w:sz w:val="20"/>
        </w:rPr>
        <w:t>2002</w:t>
      </w:r>
      <w:r w:rsidRPr="007A4142">
        <w:rPr>
          <w:rFonts w:eastAsia="Times New Roman" w:cs="Times New Roman"/>
          <w:noProof/>
          <w:sz w:val="20"/>
        </w:rPr>
        <w:t>. Evolutionary genetics of invasive species. Trends Ecol. Evol. 17: 386–391.</w:t>
      </w:r>
    </w:p>
    <w:p w14:paraId="3D46BCF7"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lastRenderedPageBreak/>
        <w:t>Melorose, J., R. Perroy, and S. Careas</w:t>
      </w:r>
      <w:r w:rsidRPr="007A4142">
        <w:rPr>
          <w:rFonts w:eastAsia="Times New Roman" w:cs="Times New Roman"/>
          <w:noProof/>
          <w:sz w:val="20"/>
        </w:rPr>
        <w:t xml:space="preserve">. </w:t>
      </w:r>
      <w:r w:rsidRPr="007A4142">
        <w:rPr>
          <w:rFonts w:eastAsia="Times New Roman" w:cs="Times New Roman"/>
          <w:b/>
          <w:bCs/>
          <w:noProof/>
          <w:sz w:val="20"/>
        </w:rPr>
        <w:t>2015</w:t>
      </w:r>
      <w:r w:rsidRPr="007A4142">
        <w:rPr>
          <w:rFonts w:eastAsia="Times New Roman" w:cs="Times New Roman"/>
          <w:noProof/>
          <w:sz w:val="20"/>
        </w:rPr>
        <w:t>. World Population Prospects: The 2015 Revision, Key Findings and Advance Tables. Working Paper No. ESA/P/WP.241., United Nations, Dep. Econ. Soc. Aff. Popul. Div.</w:t>
      </w:r>
    </w:p>
    <w:p w14:paraId="5DCC2885"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NOAA National Centers for Environmental Information</w:t>
      </w:r>
      <w:r w:rsidRPr="007A4142">
        <w:rPr>
          <w:rFonts w:eastAsia="Times New Roman" w:cs="Times New Roman"/>
          <w:noProof/>
          <w:sz w:val="20"/>
        </w:rPr>
        <w:t xml:space="preserve">. </w:t>
      </w:r>
      <w:r w:rsidRPr="007A4142">
        <w:rPr>
          <w:rFonts w:eastAsia="Times New Roman" w:cs="Times New Roman"/>
          <w:b/>
          <w:bCs/>
          <w:noProof/>
          <w:sz w:val="20"/>
        </w:rPr>
        <w:t>2017</w:t>
      </w:r>
      <w:r w:rsidRPr="007A4142">
        <w:rPr>
          <w:rFonts w:eastAsia="Times New Roman" w:cs="Times New Roman"/>
          <w:noProof/>
          <w:sz w:val="20"/>
        </w:rPr>
        <w:t>. State of the Climate: Global Climate Report for Annual 2016. (https://www.ncdc.noaa.gov/sotc/national/201613).</w:t>
      </w:r>
    </w:p>
    <w:p w14:paraId="7C3B5985"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Overpeck, J.</w:t>
      </w:r>
      <w:r w:rsidRPr="007A4142">
        <w:rPr>
          <w:rFonts w:eastAsia="Times New Roman" w:cs="Times New Roman"/>
          <w:noProof/>
          <w:sz w:val="20"/>
        </w:rPr>
        <w:t xml:space="preserve"> </w:t>
      </w:r>
      <w:r w:rsidRPr="007A4142">
        <w:rPr>
          <w:rFonts w:eastAsia="Times New Roman" w:cs="Times New Roman"/>
          <w:b/>
          <w:bCs/>
          <w:noProof/>
          <w:sz w:val="20"/>
        </w:rPr>
        <w:t>1997</w:t>
      </w:r>
      <w:r w:rsidRPr="007A4142">
        <w:rPr>
          <w:rFonts w:eastAsia="Times New Roman" w:cs="Times New Roman"/>
          <w:noProof/>
          <w:sz w:val="20"/>
        </w:rPr>
        <w:t>. Arctic Environmental Change of the Last Four Centuries. Science (80-. ). 278: 1251–1256.</w:t>
      </w:r>
    </w:p>
    <w:p w14:paraId="0BE6300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armesan, C., N. Ryrholm, C. Stefanescu, J. K. Hill, C. D. Thomas, H. Descimon, B. Huntley, L. Kaila, J. Kullberg, T. Tammaru, W. J. Tennent, J. a Thomas, and M. Warren</w:t>
      </w:r>
      <w:r w:rsidRPr="007A4142">
        <w:rPr>
          <w:rFonts w:eastAsia="Times New Roman" w:cs="Times New Roman"/>
          <w:noProof/>
          <w:sz w:val="20"/>
        </w:rPr>
        <w:t xml:space="preserve">. </w:t>
      </w:r>
      <w:r w:rsidRPr="007A4142">
        <w:rPr>
          <w:rFonts w:eastAsia="Times New Roman" w:cs="Times New Roman"/>
          <w:b/>
          <w:bCs/>
          <w:noProof/>
          <w:sz w:val="20"/>
        </w:rPr>
        <w:t>1999</w:t>
      </w:r>
      <w:r w:rsidRPr="007A4142">
        <w:rPr>
          <w:rFonts w:eastAsia="Times New Roman" w:cs="Times New Roman"/>
          <w:noProof/>
          <w:sz w:val="20"/>
        </w:rPr>
        <w:t>. Poleward shifts in geographical ranges of butterfly species associated with regional warming. Nature. 399: 579–583.</w:t>
      </w:r>
    </w:p>
    <w:p w14:paraId="18CDB8B1"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hilippi, T., and J. Seger</w:t>
      </w:r>
      <w:r w:rsidRPr="007A4142">
        <w:rPr>
          <w:rFonts w:eastAsia="Times New Roman" w:cs="Times New Roman"/>
          <w:noProof/>
          <w:sz w:val="20"/>
        </w:rPr>
        <w:t xml:space="preserve">. </w:t>
      </w:r>
      <w:r w:rsidRPr="007A4142">
        <w:rPr>
          <w:rFonts w:eastAsia="Times New Roman" w:cs="Times New Roman"/>
          <w:b/>
          <w:bCs/>
          <w:noProof/>
          <w:sz w:val="20"/>
        </w:rPr>
        <w:t>1989</w:t>
      </w:r>
      <w:r w:rsidRPr="007A4142">
        <w:rPr>
          <w:rFonts w:eastAsia="Times New Roman" w:cs="Times New Roman"/>
          <w:noProof/>
          <w:sz w:val="20"/>
        </w:rPr>
        <w:t>. Hedging one’s evolutionary bets, revisited. Trends Ecol. Evol. 4: 41–44.</w:t>
      </w:r>
    </w:p>
    <w:p w14:paraId="2733159A"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hillips, B. L., G. P. Brown, J. M. J. Travis, and R. Shine</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Reid’s Paradox Revisited: The Evolution of Dispersal Kernels during Range Expansion. Am. Nat. 172: S34–S48.</w:t>
      </w:r>
    </w:p>
    <w:p w14:paraId="6DD06A5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imentel, D.</w:t>
      </w:r>
      <w:r w:rsidRPr="007A4142">
        <w:rPr>
          <w:rFonts w:eastAsia="Times New Roman" w:cs="Times New Roman"/>
          <w:noProof/>
          <w:sz w:val="20"/>
        </w:rPr>
        <w:t xml:space="preserve"> </w:t>
      </w:r>
      <w:r w:rsidRPr="007A4142">
        <w:rPr>
          <w:rFonts w:eastAsia="Times New Roman" w:cs="Times New Roman"/>
          <w:b/>
          <w:bCs/>
          <w:noProof/>
          <w:sz w:val="20"/>
        </w:rPr>
        <w:t>2005</w:t>
      </w:r>
      <w:r w:rsidRPr="007A414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6F8D858B"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imentel, D., and M. Burgess</w:t>
      </w:r>
      <w:r w:rsidRPr="007A4142">
        <w:rPr>
          <w:rFonts w:eastAsia="Times New Roman" w:cs="Times New Roman"/>
          <w:noProof/>
          <w:sz w:val="20"/>
        </w:rPr>
        <w:t xml:space="preserve">. </w:t>
      </w:r>
      <w:r w:rsidRPr="007A4142">
        <w:rPr>
          <w:rFonts w:eastAsia="Times New Roman" w:cs="Times New Roman"/>
          <w:b/>
          <w:bCs/>
          <w:noProof/>
          <w:sz w:val="20"/>
        </w:rPr>
        <w:t>2005</w:t>
      </w:r>
      <w:r w:rsidRPr="007A4142">
        <w:rPr>
          <w:rFonts w:eastAsia="Times New Roman" w:cs="Times New Roman"/>
          <w:noProof/>
          <w:sz w:val="20"/>
        </w:rPr>
        <w:t>. Environmental and economic costs of the application of pesticides primarily in the United States. Integr. Pest Manag. 3: 47–71.</w:t>
      </w:r>
    </w:p>
    <w:p w14:paraId="234906D4"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Price, T. D., and D. Sol</w:t>
      </w:r>
      <w:r w:rsidRPr="007A4142">
        <w:rPr>
          <w:rFonts w:eastAsia="Times New Roman" w:cs="Times New Roman"/>
          <w:noProof/>
          <w:sz w:val="20"/>
        </w:rPr>
        <w:t xml:space="preserve">. </w:t>
      </w:r>
      <w:r w:rsidRPr="007A4142">
        <w:rPr>
          <w:rFonts w:eastAsia="Times New Roman" w:cs="Times New Roman"/>
          <w:b/>
          <w:bCs/>
          <w:noProof/>
          <w:sz w:val="20"/>
        </w:rPr>
        <w:t>2008</w:t>
      </w:r>
      <w:r w:rsidRPr="007A4142">
        <w:rPr>
          <w:rFonts w:eastAsia="Times New Roman" w:cs="Times New Roman"/>
          <w:noProof/>
          <w:sz w:val="20"/>
        </w:rPr>
        <w:t>. Introduction: Genetics of Colonizing Species. Am. Nat. 172: S1–S3.</w:t>
      </w:r>
    </w:p>
    <w:p w14:paraId="4397CB0E"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Scriber, J. M.</w:t>
      </w:r>
      <w:r w:rsidRPr="007A4142">
        <w:rPr>
          <w:rFonts w:eastAsia="Times New Roman" w:cs="Times New Roman"/>
          <w:noProof/>
          <w:sz w:val="20"/>
        </w:rPr>
        <w:t xml:space="preserve"> </w:t>
      </w:r>
      <w:r w:rsidRPr="007A4142">
        <w:rPr>
          <w:rFonts w:eastAsia="Times New Roman" w:cs="Times New Roman"/>
          <w:b/>
          <w:bCs/>
          <w:noProof/>
          <w:sz w:val="20"/>
        </w:rPr>
        <w:t>2014</w:t>
      </w:r>
      <w:r w:rsidRPr="007A4142">
        <w:rPr>
          <w:rFonts w:eastAsia="Times New Roman" w:cs="Times New Roman"/>
          <w:noProof/>
          <w:sz w:val="20"/>
        </w:rPr>
        <w:t>. Climate-driven reshuffling of species and genes: Potential conservation roles for species translocations and recombinant hybrid genotypes, Insects.</w:t>
      </w:r>
    </w:p>
    <w:p w14:paraId="3155C256"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Stocker, and V. B. and P. M. M. (eds. . T.F., D. Qin, G.-K. Plattner, M. Tignor, S.K. Allen, J. Boschung, A. Nauels, Y. Xia</w:t>
      </w:r>
      <w:r w:rsidRPr="007A4142">
        <w:rPr>
          <w:rFonts w:eastAsia="Times New Roman" w:cs="Times New Roman"/>
          <w:noProof/>
          <w:sz w:val="20"/>
        </w:rPr>
        <w:t xml:space="preserve">. </w:t>
      </w:r>
      <w:r w:rsidRPr="007A4142">
        <w:rPr>
          <w:rFonts w:eastAsia="Times New Roman" w:cs="Times New Roman"/>
          <w:b/>
          <w:bCs/>
          <w:noProof/>
          <w:sz w:val="20"/>
        </w:rPr>
        <w:t>2015</w:t>
      </w:r>
      <w:r w:rsidRPr="007A4142">
        <w:rPr>
          <w:rFonts w:eastAsia="Times New Roman" w:cs="Times New Roman"/>
          <w:noProof/>
          <w:sz w:val="20"/>
        </w:rPr>
        <w:t>. Summary for Policymakers. Clim. Chang. 2013 - Phys. Sci. Basis. 1542: 1–30.</w:t>
      </w:r>
    </w:p>
    <w:p w14:paraId="420D2673" w14:textId="77777777" w:rsidR="007A4142" w:rsidRPr="007A4142" w:rsidRDefault="007A4142" w:rsidP="007A4142">
      <w:pPr>
        <w:autoSpaceDE w:val="0"/>
        <w:autoSpaceDN w:val="0"/>
        <w:adjustRightInd w:val="0"/>
        <w:ind w:left="480" w:hanging="480"/>
        <w:rPr>
          <w:rFonts w:eastAsia="Times New Roman" w:cs="Times New Roman"/>
          <w:noProof/>
          <w:sz w:val="20"/>
        </w:rPr>
      </w:pPr>
      <w:r w:rsidRPr="007A4142">
        <w:rPr>
          <w:rFonts w:eastAsia="Times New Roman" w:cs="Times New Roman"/>
          <w:b/>
          <w:bCs/>
          <w:noProof/>
          <w:sz w:val="20"/>
        </w:rPr>
        <w:t>Weinig, C.</w:t>
      </w:r>
      <w:r w:rsidRPr="007A4142">
        <w:rPr>
          <w:rFonts w:eastAsia="Times New Roman" w:cs="Times New Roman"/>
          <w:noProof/>
          <w:sz w:val="20"/>
        </w:rPr>
        <w:t xml:space="preserve"> </w:t>
      </w:r>
      <w:r w:rsidRPr="007A4142">
        <w:rPr>
          <w:rFonts w:eastAsia="Times New Roman" w:cs="Times New Roman"/>
          <w:b/>
          <w:bCs/>
          <w:noProof/>
          <w:sz w:val="20"/>
        </w:rPr>
        <w:t>2000</w:t>
      </w:r>
      <w:r w:rsidRPr="007A4142">
        <w:rPr>
          <w:rFonts w:eastAsia="Times New Roman" w:cs="Times New Roman"/>
          <w:noProof/>
          <w:sz w:val="20"/>
        </w:rPr>
        <w:t>. PLASTICITY VERSUS CANALIZATION: POPULATION DIFFERENCES IN THE TIMING OF SHADE-AVOIDANCE RESPONSES. Evolution (N. Y). 54: 441–451.</w:t>
      </w:r>
    </w:p>
    <w:p w14:paraId="0D88CF04" w14:textId="77777777" w:rsidR="007A4142" w:rsidRPr="007A4142" w:rsidRDefault="007A4142" w:rsidP="007A4142">
      <w:pPr>
        <w:autoSpaceDE w:val="0"/>
        <w:autoSpaceDN w:val="0"/>
        <w:adjustRightInd w:val="0"/>
        <w:ind w:left="480" w:hanging="480"/>
        <w:rPr>
          <w:noProof/>
          <w:sz w:val="20"/>
        </w:rPr>
      </w:pPr>
      <w:r w:rsidRPr="007A4142">
        <w:rPr>
          <w:rFonts w:eastAsia="Times New Roman" w:cs="Times New Roman"/>
          <w:b/>
          <w:bCs/>
          <w:noProof/>
          <w:sz w:val="20"/>
        </w:rPr>
        <w:t>Williams, C. M., H. A. L. Henry, and B. J. Sinclair</w:t>
      </w:r>
      <w:r w:rsidRPr="007A4142">
        <w:rPr>
          <w:rFonts w:eastAsia="Times New Roman" w:cs="Times New Roman"/>
          <w:noProof/>
          <w:sz w:val="20"/>
        </w:rPr>
        <w:t xml:space="preserve">. </w:t>
      </w:r>
      <w:r w:rsidRPr="007A4142">
        <w:rPr>
          <w:rFonts w:eastAsia="Times New Roman" w:cs="Times New Roman"/>
          <w:b/>
          <w:bCs/>
          <w:noProof/>
          <w:sz w:val="20"/>
        </w:rPr>
        <w:t>2015</w:t>
      </w:r>
      <w:r w:rsidRPr="007A4142">
        <w:rPr>
          <w:rFonts w:eastAsia="Times New Roman" w:cs="Times New Roman"/>
          <w:noProof/>
          <w:sz w:val="20"/>
        </w:rPr>
        <w:t>. Cold truths: How winter drives responses of terrestrial organisms to climate change. Biol. Rev. 90: 214–235.</w:t>
      </w:r>
    </w:p>
    <w:p w14:paraId="3746C36B" w14:textId="7DFE5CE5" w:rsidR="00C83A27" w:rsidRPr="00C83A27" w:rsidRDefault="00C83A27" w:rsidP="007A414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1ABB31" w14:textId="77777777" w:rsidR="00887E83" w:rsidRDefault="00887E83">
      <w:r>
        <w:separator/>
      </w:r>
    </w:p>
  </w:endnote>
  <w:endnote w:type="continuationSeparator" w:id="0">
    <w:p w14:paraId="50441084" w14:textId="77777777" w:rsidR="00887E83" w:rsidRDefault="00887E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8D04E7">
      <w:rPr>
        <w:noProof/>
      </w:rPr>
      <w:t>9</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F8FAA" w14:textId="77777777" w:rsidR="00887E83" w:rsidRDefault="00887E83">
      <w:r>
        <w:separator/>
      </w:r>
    </w:p>
  </w:footnote>
  <w:footnote w:type="continuationSeparator" w:id="0">
    <w:p w14:paraId="3B0B9C12" w14:textId="77777777" w:rsidR="00887E83" w:rsidRDefault="00887E8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17B26"/>
    <w:rsid w:val="000206DE"/>
    <w:rsid w:val="00021E0D"/>
    <w:rsid w:val="0004287A"/>
    <w:rsid w:val="00052C23"/>
    <w:rsid w:val="00053D0B"/>
    <w:rsid w:val="00053F7D"/>
    <w:rsid w:val="00054C1B"/>
    <w:rsid w:val="0006088D"/>
    <w:rsid w:val="00072738"/>
    <w:rsid w:val="0007718D"/>
    <w:rsid w:val="00082B2A"/>
    <w:rsid w:val="00091515"/>
    <w:rsid w:val="000A1DC2"/>
    <w:rsid w:val="000A20A7"/>
    <w:rsid w:val="000A490E"/>
    <w:rsid w:val="000A6516"/>
    <w:rsid w:val="000C1EEF"/>
    <w:rsid w:val="000C5A4F"/>
    <w:rsid w:val="000D5369"/>
    <w:rsid w:val="000D54AB"/>
    <w:rsid w:val="000E2FB1"/>
    <w:rsid w:val="000E3D13"/>
    <w:rsid w:val="000E457B"/>
    <w:rsid w:val="000E5425"/>
    <w:rsid w:val="000F4EE0"/>
    <w:rsid w:val="00102657"/>
    <w:rsid w:val="001026F4"/>
    <w:rsid w:val="00113859"/>
    <w:rsid w:val="00114DD2"/>
    <w:rsid w:val="00115456"/>
    <w:rsid w:val="00130C93"/>
    <w:rsid w:val="00132B11"/>
    <w:rsid w:val="00134ABA"/>
    <w:rsid w:val="0013552C"/>
    <w:rsid w:val="001360EE"/>
    <w:rsid w:val="0014051F"/>
    <w:rsid w:val="0014660C"/>
    <w:rsid w:val="00151F9F"/>
    <w:rsid w:val="00153CAA"/>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2007D8"/>
    <w:rsid w:val="00202564"/>
    <w:rsid w:val="0020374B"/>
    <w:rsid w:val="00207E1A"/>
    <w:rsid w:val="00216D46"/>
    <w:rsid w:val="0021727C"/>
    <w:rsid w:val="0022421A"/>
    <w:rsid w:val="0023194A"/>
    <w:rsid w:val="00232C67"/>
    <w:rsid w:val="00240B85"/>
    <w:rsid w:val="00246504"/>
    <w:rsid w:val="00252436"/>
    <w:rsid w:val="00257A58"/>
    <w:rsid w:val="00266BAF"/>
    <w:rsid w:val="00270A77"/>
    <w:rsid w:val="002734B2"/>
    <w:rsid w:val="00276964"/>
    <w:rsid w:val="0028005C"/>
    <w:rsid w:val="0028642A"/>
    <w:rsid w:val="002A1291"/>
    <w:rsid w:val="002B4C30"/>
    <w:rsid w:val="002B57A0"/>
    <w:rsid w:val="002B750A"/>
    <w:rsid w:val="002C07DB"/>
    <w:rsid w:val="002C1F3E"/>
    <w:rsid w:val="002C21A4"/>
    <w:rsid w:val="002C76C2"/>
    <w:rsid w:val="002D1F95"/>
    <w:rsid w:val="00300029"/>
    <w:rsid w:val="00321C1E"/>
    <w:rsid w:val="003232E6"/>
    <w:rsid w:val="0032630E"/>
    <w:rsid w:val="00330DD4"/>
    <w:rsid w:val="00332CB3"/>
    <w:rsid w:val="00333238"/>
    <w:rsid w:val="003337E2"/>
    <w:rsid w:val="003368CB"/>
    <w:rsid w:val="0033708A"/>
    <w:rsid w:val="003407DC"/>
    <w:rsid w:val="00342CDE"/>
    <w:rsid w:val="0034488C"/>
    <w:rsid w:val="00352ED2"/>
    <w:rsid w:val="003532C5"/>
    <w:rsid w:val="00355CC8"/>
    <w:rsid w:val="00362788"/>
    <w:rsid w:val="00372031"/>
    <w:rsid w:val="00372CC2"/>
    <w:rsid w:val="00377D5B"/>
    <w:rsid w:val="00381365"/>
    <w:rsid w:val="0038307B"/>
    <w:rsid w:val="00384794"/>
    <w:rsid w:val="00390530"/>
    <w:rsid w:val="00392CD2"/>
    <w:rsid w:val="0039349E"/>
    <w:rsid w:val="00394680"/>
    <w:rsid w:val="003A0A49"/>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536A"/>
    <w:rsid w:val="004236DC"/>
    <w:rsid w:val="00423B05"/>
    <w:rsid w:val="00425A76"/>
    <w:rsid w:val="00435A6E"/>
    <w:rsid w:val="00453DF7"/>
    <w:rsid w:val="00454563"/>
    <w:rsid w:val="00455BA6"/>
    <w:rsid w:val="004565FA"/>
    <w:rsid w:val="00460EF8"/>
    <w:rsid w:val="00463E12"/>
    <w:rsid w:val="0046589E"/>
    <w:rsid w:val="0046643A"/>
    <w:rsid w:val="00475C5F"/>
    <w:rsid w:val="00485EBF"/>
    <w:rsid w:val="00491FB1"/>
    <w:rsid w:val="004A070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FA3"/>
    <w:rsid w:val="00581196"/>
    <w:rsid w:val="00582ABC"/>
    <w:rsid w:val="005875A9"/>
    <w:rsid w:val="00592640"/>
    <w:rsid w:val="00596AA3"/>
    <w:rsid w:val="00597028"/>
    <w:rsid w:val="005A0DC0"/>
    <w:rsid w:val="005B048C"/>
    <w:rsid w:val="005B22C5"/>
    <w:rsid w:val="005B2D0C"/>
    <w:rsid w:val="005B4F74"/>
    <w:rsid w:val="005B63E6"/>
    <w:rsid w:val="005C2520"/>
    <w:rsid w:val="005D05D5"/>
    <w:rsid w:val="005D1DAD"/>
    <w:rsid w:val="005D351F"/>
    <w:rsid w:val="005D3DC3"/>
    <w:rsid w:val="005D4C71"/>
    <w:rsid w:val="005D636A"/>
    <w:rsid w:val="005F2D84"/>
    <w:rsid w:val="006064C8"/>
    <w:rsid w:val="006133BC"/>
    <w:rsid w:val="006156FC"/>
    <w:rsid w:val="00620A09"/>
    <w:rsid w:val="00621157"/>
    <w:rsid w:val="006217F4"/>
    <w:rsid w:val="00623233"/>
    <w:rsid w:val="00624018"/>
    <w:rsid w:val="006266BE"/>
    <w:rsid w:val="00650CF6"/>
    <w:rsid w:val="006632B6"/>
    <w:rsid w:val="00675284"/>
    <w:rsid w:val="00675864"/>
    <w:rsid w:val="006776C8"/>
    <w:rsid w:val="00683314"/>
    <w:rsid w:val="00693BC3"/>
    <w:rsid w:val="006946C3"/>
    <w:rsid w:val="006966E8"/>
    <w:rsid w:val="006A01A3"/>
    <w:rsid w:val="006A182B"/>
    <w:rsid w:val="006A1A47"/>
    <w:rsid w:val="006A5606"/>
    <w:rsid w:val="006B6DC0"/>
    <w:rsid w:val="006B7A5A"/>
    <w:rsid w:val="006B7A8E"/>
    <w:rsid w:val="006C5A67"/>
    <w:rsid w:val="006D40D2"/>
    <w:rsid w:val="006E50DF"/>
    <w:rsid w:val="006E6459"/>
    <w:rsid w:val="006F148B"/>
    <w:rsid w:val="006F1DC5"/>
    <w:rsid w:val="006F34B0"/>
    <w:rsid w:val="006F55DB"/>
    <w:rsid w:val="006F6666"/>
    <w:rsid w:val="00702A40"/>
    <w:rsid w:val="00703AD6"/>
    <w:rsid w:val="00706A81"/>
    <w:rsid w:val="007229A4"/>
    <w:rsid w:val="007256AE"/>
    <w:rsid w:val="007344DF"/>
    <w:rsid w:val="0073563E"/>
    <w:rsid w:val="00746552"/>
    <w:rsid w:val="00755596"/>
    <w:rsid w:val="00761B7A"/>
    <w:rsid w:val="00771A80"/>
    <w:rsid w:val="00785E3D"/>
    <w:rsid w:val="007A2D48"/>
    <w:rsid w:val="007A4142"/>
    <w:rsid w:val="007A4F27"/>
    <w:rsid w:val="007B3BC2"/>
    <w:rsid w:val="007B3C6E"/>
    <w:rsid w:val="007B5653"/>
    <w:rsid w:val="007C26A7"/>
    <w:rsid w:val="007C6AE1"/>
    <w:rsid w:val="007E62A7"/>
    <w:rsid w:val="007E6FEF"/>
    <w:rsid w:val="007E7B09"/>
    <w:rsid w:val="007F0B68"/>
    <w:rsid w:val="007F206C"/>
    <w:rsid w:val="007F65F3"/>
    <w:rsid w:val="0080022F"/>
    <w:rsid w:val="0080369B"/>
    <w:rsid w:val="008052E4"/>
    <w:rsid w:val="008144E4"/>
    <w:rsid w:val="00815DF7"/>
    <w:rsid w:val="00816828"/>
    <w:rsid w:val="00822407"/>
    <w:rsid w:val="00823325"/>
    <w:rsid w:val="00824AEC"/>
    <w:rsid w:val="008330BA"/>
    <w:rsid w:val="0083592E"/>
    <w:rsid w:val="00835C3B"/>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E6387"/>
    <w:rsid w:val="008F5EA6"/>
    <w:rsid w:val="008F79A2"/>
    <w:rsid w:val="00901B1F"/>
    <w:rsid w:val="00910034"/>
    <w:rsid w:val="009168C1"/>
    <w:rsid w:val="00922A01"/>
    <w:rsid w:val="0092450F"/>
    <w:rsid w:val="00926235"/>
    <w:rsid w:val="0093629A"/>
    <w:rsid w:val="0094470B"/>
    <w:rsid w:val="009553B4"/>
    <w:rsid w:val="00962163"/>
    <w:rsid w:val="0096276A"/>
    <w:rsid w:val="0096759D"/>
    <w:rsid w:val="00975D13"/>
    <w:rsid w:val="00976082"/>
    <w:rsid w:val="00980D20"/>
    <w:rsid w:val="00983C00"/>
    <w:rsid w:val="009911B3"/>
    <w:rsid w:val="0099266F"/>
    <w:rsid w:val="00996124"/>
    <w:rsid w:val="00997E3B"/>
    <w:rsid w:val="009A36EB"/>
    <w:rsid w:val="009A4BD4"/>
    <w:rsid w:val="009B0F70"/>
    <w:rsid w:val="009C71D7"/>
    <w:rsid w:val="009D1022"/>
    <w:rsid w:val="009D44DA"/>
    <w:rsid w:val="009E584C"/>
    <w:rsid w:val="009E6E31"/>
    <w:rsid w:val="009F13B5"/>
    <w:rsid w:val="009F2040"/>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B20EB"/>
    <w:rsid w:val="00AB338F"/>
    <w:rsid w:val="00AC48CC"/>
    <w:rsid w:val="00AD356D"/>
    <w:rsid w:val="00AD6167"/>
    <w:rsid w:val="00AE175C"/>
    <w:rsid w:val="00AE42ED"/>
    <w:rsid w:val="00AF5A19"/>
    <w:rsid w:val="00B034A0"/>
    <w:rsid w:val="00B06804"/>
    <w:rsid w:val="00B10C15"/>
    <w:rsid w:val="00B12308"/>
    <w:rsid w:val="00B33353"/>
    <w:rsid w:val="00B341BE"/>
    <w:rsid w:val="00B364A1"/>
    <w:rsid w:val="00B4396A"/>
    <w:rsid w:val="00B507F8"/>
    <w:rsid w:val="00B51E68"/>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423D"/>
    <w:rsid w:val="00CA5BAD"/>
    <w:rsid w:val="00CA73B9"/>
    <w:rsid w:val="00CB614C"/>
    <w:rsid w:val="00CD3DD5"/>
    <w:rsid w:val="00CD6AEC"/>
    <w:rsid w:val="00CE4A4D"/>
    <w:rsid w:val="00CE5265"/>
    <w:rsid w:val="00CE7D8E"/>
    <w:rsid w:val="00CF031A"/>
    <w:rsid w:val="00D01016"/>
    <w:rsid w:val="00D03388"/>
    <w:rsid w:val="00D11592"/>
    <w:rsid w:val="00D116C6"/>
    <w:rsid w:val="00D12862"/>
    <w:rsid w:val="00D17072"/>
    <w:rsid w:val="00D21C0A"/>
    <w:rsid w:val="00D40D3B"/>
    <w:rsid w:val="00D42C66"/>
    <w:rsid w:val="00D44F99"/>
    <w:rsid w:val="00D51C18"/>
    <w:rsid w:val="00D55C3E"/>
    <w:rsid w:val="00D6143C"/>
    <w:rsid w:val="00D62084"/>
    <w:rsid w:val="00D6287F"/>
    <w:rsid w:val="00D659BC"/>
    <w:rsid w:val="00D84281"/>
    <w:rsid w:val="00D9032A"/>
    <w:rsid w:val="00D9225F"/>
    <w:rsid w:val="00DA05CB"/>
    <w:rsid w:val="00DB007A"/>
    <w:rsid w:val="00DB16BF"/>
    <w:rsid w:val="00DB5559"/>
    <w:rsid w:val="00DC14F7"/>
    <w:rsid w:val="00DC6092"/>
    <w:rsid w:val="00DD0FAB"/>
    <w:rsid w:val="00DE2AB9"/>
    <w:rsid w:val="00DE3903"/>
    <w:rsid w:val="00DE717B"/>
    <w:rsid w:val="00DE7B20"/>
    <w:rsid w:val="00DF3175"/>
    <w:rsid w:val="00E124ED"/>
    <w:rsid w:val="00E143D7"/>
    <w:rsid w:val="00E201DF"/>
    <w:rsid w:val="00E42EC3"/>
    <w:rsid w:val="00E44C4C"/>
    <w:rsid w:val="00E467F8"/>
    <w:rsid w:val="00E50BF2"/>
    <w:rsid w:val="00E51240"/>
    <w:rsid w:val="00E53734"/>
    <w:rsid w:val="00E60724"/>
    <w:rsid w:val="00E63B36"/>
    <w:rsid w:val="00E66AF8"/>
    <w:rsid w:val="00E67DD4"/>
    <w:rsid w:val="00E727E1"/>
    <w:rsid w:val="00E807A8"/>
    <w:rsid w:val="00E8165C"/>
    <w:rsid w:val="00E8190A"/>
    <w:rsid w:val="00E83A78"/>
    <w:rsid w:val="00E83E67"/>
    <w:rsid w:val="00E841FC"/>
    <w:rsid w:val="00E8432C"/>
    <w:rsid w:val="00E854D0"/>
    <w:rsid w:val="00E921E4"/>
    <w:rsid w:val="00E94DB3"/>
    <w:rsid w:val="00E95ACF"/>
    <w:rsid w:val="00E97B76"/>
    <w:rsid w:val="00EA008E"/>
    <w:rsid w:val="00EA3DF0"/>
    <w:rsid w:val="00EA503D"/>
    <w:rsid w:val="00EA5C41"/>
    <w:rsid w:val="00EB19DA"/>
    <w:rsid w:val="00EC0755"/>
    <w:rsid w:val="00EC435C"/>
    <w:rsid w:val="00EC744B"/>
    <w:rsid w:val="00ED1BB2"/>
    <w:rsid w:val="00ED5814"/>
    <w:rsid w:val="00F00049"/>
    <w:rsid w:val="00F03898"/>
    <w:rsid w:val="00F04CE5"/>
    <w:rsid w:val="00F07FC8"/>
    <w:rsid w:val="00F11428"/>
    <w:rsid w:val="00F13F4D"/>
    <w:rsid w:val="00F15A03"/>
    <w:rsid w:val="00F16E1F"/>
    <w:rsid w:val="00F20ABF"/>
    <w:rsid w:val="00F24431"/>
    <w:rsid w:val="00F24C71"/>
    <w:rsid w:val="00F34B4F"/>
    <w:rsid w:val="00F36AFC"/>
    <w:rsid w:val="00F50562"/>
    <w:rsid w:val="00F51302"/>
    <w:rsid w:val="00F554B1"/>
    <w:rsid w:val="00F61B7E"/>
    <w:rsid w:val="00F70AD2"/>
    <w:rsid w:val="00F721BD"/>
    <w:rsid w:val="00F75185"/>
    <w:rsid w:val="00F92137"/>
    <w:rsid w:val="00F948CD"/>
    <w:rsid w:val="00FA3A7C"/>
    <w:rsid w:val="00FA6B30"/>
    <w:rsid w:val="00FA7EC5"/>
    <w:rsid w:val="00FB6E8C"/>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5798DA5-F256-9D4A-A26A-B69E511AE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1</Pages>
  <Words>22417</Words>
  <Characters>127778</Characters>
  <Application>Microsoft Macintosh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dcterms:created xsi:type="dcterms:W3CDTF">2017-06-06T15:51:00Z</dcterms:created>
  <dcterms:modified xsi:type="dcterms:W3CDTF">2017-06-1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